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5BB25E21" w:rsidR="00E164E4" w:rsidRDefault="009B4F31" w:rsidP="00B87606">
      <w:pPr>
        <w:tabs>
          <w:tab w:val="left" w:pos="8505"/>
        </w:tabs>
        <w:jc w:val="center"/>
        <w:rPr>
          <w:b/>
          <w:sz w:val="28"/>
        </w:rPr>
      </w:pPr>
      <w:r w:rsidRPr="009B4F31">
        <w:rPr>
          <w:b/>
          <w:sz w:val="28"/>
        </w:rPr>
        <w:t>krusty krab and big data</w:t>
      </w:r>
    </w:p>
    <w:p w14:paraId="64D2030F" w14:textId="77777777" w:rsidR="00837204" w:rsidRDefault="00837204" w:rsidP="00B87606">
      <w:pPr>
        <w:tabs>
          <w:tab w:val="left" w:pos="8505"/>
        </w:tabs>
        <w:jc w:val="center"/>
        <w:rPr>
          <w:b/>
          <w:sz w:val="28"/>
        </w:rPr>
      </w:pPr>
    </w:p>
    <w:p w14:paraId="39852DCF" w14:textId="77777777" w:rsidR="00B6203A" w:rsidRPr="00B6203A" w:rsidRDefault="002E1DFB" w:rsidP="002E1DFB">
      <w:pPr>
        <w:pStyle w:val="Affiliation"/>
        <w:ind w:left="1560" w:right="1422"/>
        <w:rPr>
          <w:i w:val="0"/>
          <w:iCs/>
          <w:sz w:val="18"/>
          <w:szCs w:val="18"/>
        </w:rPr>
      </w:pPr>
      <w:r w:rsidRPr="00B6203A">
        <w:rPr>
          <w:i w:val="0"/>
          <w:iCs/>
          <w:sz w:val="18"/>
          <w:szCs w:val="18"/>
        </w:rPr>
        <w:t xml:space="preserve">MHD Khaled Maen, </w:t>
      </w:r>
      <w:proofErr w:type="spellStart"/>
      <w:r w:rsidRPr="00B6203A">
        <w:rPr>
          <w:i w:val="0"/>
          <w:iCs/>
          <w:sz w:val="18"/>
          <w:szCs w:val="18"/>
        </w:rPr>
        <w:t>Asem</w:t>
      </w:r>
      <w:proofErr w:type="spellEnd"/>
      <w:r w:rsidRPr="00B6203A">
        <w:rPr>
          <w:i w:val="0"/>
          <w:iCs/>
          <w:sz w:val="18"/>
          <w:szCs w:val="18"/>
        </w:rPr>
        <w:t xml:space="preserve"> </w:t>
      </w:r>
      <w:proofErr w:type="spellStart"/>
      <w:r w:rsidRPr="00B6203A">
        <w:rPr>
          <w:i w:val="0"/>
          <w:iCs/>
          <w:sz w:val="18"/>
          <w:szCs w:val="18"/>
        </w:rPr>
        <w:t>Hamood</w:t>
      </w:r>
      <w:proofErr w:type="spellEnd"/>
      <w:r w:rsidRPr="00B6203A">
        <w:rPr>
          <w:i w:val="0"/>
          <w:iCs/>
          <w:sz w:val="18"/>
          <w:szCs w:val="18"/>
        </w:rPr>
        <w:t xml:space="preserve"> Al-</w:t>
      </w:r>
      <w:proofErr w:type="spellStart"/>
      <w:r w:rsidRPr="00B6203A">
        <w:rPr>
          <w:i w:val="0"/>
          <w:iCs/>
          <w:sz w:val="18"/>
          <w:szCs w:val="18"/>
        </w:rPr>
        <w:t>Abdali</w:t>
      </w:r>
      <w:proofErr w:type="spellEnd"/>
      <w:r w:rsidRPr="00B6203A">
        <w:rPr>
          <w:i w:val="0"/>
          <w:iCs/>
          <w:sz w:val="18"/>
          <w:szCs w:val="18"/>
        </w:rPr>
        <w:t xml:space="preserve">, Mohamed </w:t>
      </w:r>
      <w:proofErr w:type="spellStart"/>
      <w:r w:rsidRPr="00B6203A">
        <w:rPr>
          <w:i w:val="0"/>
          <w:iCs/>
          <w:sz w:val="18"/>
          <w:szCs w:val="18"/>
        </w:rPr>
        <w:t>Alrefaei</w:t>
      </w:r>
      <w:proofErr w:type="spellEnd"/>
      <w:r w:rsidRPr="00B6203A">
        <w:rPr>
          <w:i w:val="0"/>
          <w:iCs/>
          <w:sz w:val="18"/>
          <w:szCs w:val="18"/>
        </w:rPr>
        <w:t xml:space="preserve">, </w:t>
      </w:r>
    </w:p>
    <w:p w14:paraId="0A075EA6" w14:textId="30C2ECD0" w:rsidR="00E164E4" w:rsidRDefault="002E1DFB" w:rsidP="002E1DFB">
      <w:pPr>
        <w:pStyle w:val="Affiliation"/>
        <w:ind w:left="1560" w:right="1422"/>
        <w:rPr>
          <w:i w:val="0"/>
          <w:iCs/>
          <w:sz w:val="18"/>
          <w:szCs w:val="18"/>
        </w:rPr>
      </w:pPr>
      <w:r w:rsidRPr="00B6203A">
        <w:rPr>
          <w:i w:val="0"/>
          <w:iCs/>
          <w:sz w:val="18"/>
          <w:szCs w:val="18"/>
        </w:rPr>
        <w:t xml:space="preserve">Abdirahman </w:t>
      </w:r>
      <w:proofErr w:type="spellStart"/>
      <w:r w:rsidRPr="00B6203A">
        <w:rPr>
          <w:i w:val="0"/>
          <w:iCs/>
          <w:sz w:val="18"/>
          <w:szCs w:val="18"/>
        </w:rPr>
        <w:t>Abdullahi</w:t>
      </w:r>
      <w:proofErr w:type="spellEnd"/>
    </w:p>
    <w:p w14:paraId="4103C1A0" w14:textId="648CB853" w:rsidR="00B6203A" w:rsidRPr="00B6203A" w:rsidRDefault="00B6203A" w:rsidP="002E1DFB">
      <w:pPr>
        <w:pStyle w:val="Affiliation"/>
        <w:ind w:left="1560" w:right="1422"/>
        <w:rPr>
          <w:i w:val="0"/>
          <w:iCs/>
          <w:sz w:val="18"/>
          <w:szCs w:val="18"/>
        </w:rPr>
      </w:pPr>
      <w:r>
        <w:rPr>
          <w:i w:val="0"/>
          <w:iCs/>
          <w:sz w:val="18"/>
          <w:szCs w:val="18"/>
        </w:rPr>
        <w:t xml:space="preserve">mk.maen93@gmail.com, </w:t>
      </w:r>
      <w:r w:rsidRPr="00B6203A">
        <w:rPr>
          <w:i w:val="0"/>
          <w:iCs/>
          <w:sz w:val="18"/>
          <w:szCs w:val="18"/>
        </w:rPr>
        <w:t>asimalabdaly@gmail.com</w:t>
      </w:r>
      <w:r>
        <w:rPr>
          <w:i w:val="0"/>
          <w:iCs/>
          <w:sz w:val="18"/>
          <w:szCs w:val="18"/>
        </w:rPr>
        <w:t xml:space="preserve">, </w:t>
      </w:r>
      <w:r w:rsidRPr="00B6203A">
        <w:rPr>
          <w:i w:val="0"/>
          <w:iCs/>
          <w:sz w:val="18"/>
          <w:szCs w:val="18"/>
        </w:rPr>
        <w:t>mhrifay@gmail.com</w:t>
      </w:r>
      <w:r>
        <w:rPr>
          <w:i w:val="0"/>
          <w:iCs/>
          <w:sz w:val="18"/>
          <w:szCs w:val="18"/>
        </w:rPr>
        <w:t xml:space="preserve">, </w:t>
      </w:r>
      <w:r w:rsidRPr="00B6203A">
        <w:rPr>
          <w:i w:val="0"/>
          <w:iCs/>
          <w:sz w:val="18"/>
          <w:szCs w:val="18"/>
        </w:rPr>
        <w:t>Abdomursal@gmail.com</w:t>
      </w:r>
    </w:p>
    <w:p w14:paraId="7C2B7256" w14:textId="77777777" w:rsidR="00B6203A" w:rsidRDefault="00B6203A" w:rsidP="002E1DFB">
      <w:pPr>
        <w:pStyle w:val="Affiliation"/>
        <w:ind w:left="1560" w:right="1422"/>
        <w:rPr>
          <w:sz w:val="18"/>
          <w:szCs w:val="18"/>
        </w:rPr>
      </w:pPr>
    </w:p>
    <w:p w14:paraId="6ED661AE" w14:textId="3FD385DB" w:rsidR="00B6203A" w:rsidRPr="002E1DFB" w:rsidRDefault="00B6203A" w:rsidP="002E1DFB">
      <w:pPr>
        <w:pStyle w:val="Affiliation"/>
        <w:ind w:left="1560" w:right="1422"/>
        <w:rPr>
          <w:i w:val="0"/>
          <w:iCs/>
          <w:sz w:val="18"/>
          <w:szCs w:val="18"/>
        </w:rPr>
        <w:sectPr w:rsidR="00B6203A" w:rsidRPr="002E1DFB">
          <w:pgSz w:w="12240" w:h="15840"/>
          <w:pgMar w:top="1440" w:right="1440" w:bottom="1728" w:left="1440" w:header="720" w:footer="720" w:gutter="0"/>
          <w:cols w:space="720"/>
        </w:sectPr>
      </w:pPr>
    </w:p>
    <w:p w14:paraId="7099BE0B" w14:textId="77777777" w:rsidR="00E164E4" w:rsidRDefault="00E164E4">
      <w:pPr>
        <w:rPr>
          <w:i/>
        </w:rPr>
      </w:pPr>
    </w:p>
    <w:p w14:paraId="737395DD" w14:textId="77777777" w:rsidR="00D80B85" w:rsidRDefault="00823A54" w:rsidP="00B87606">
      <w:pPr>
        <w:pStyle w:val="AbstractText"/>
        <w:ind w:left="567" w:right="855" w:firstLine="0"/>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79A809A2" w14:textId="0775B6B8" w:rsidR="00837204" w:rsidRDefault="00837204" w:rsidP="00B87606">
      <w:pPr>
        <w:pStyle w:val="AbstractText"/>
        <w:ind w:left="567" w:right="855" w:firstLine="0"/>
      </w:pPr>
    </w:p>
    <w:p w14:paraId="799497C8" w14:textId="7A1CD7D9" w:rsidR="00837204" w:rsidRDefault="00837204" w:rsidP="00B87606">
      <w:pPr>
        <w:pStyle w:val="AbstractText"/>
        <w:ind w:left="567" w:right="855" w:firstLine="0"/>
      </w:pPr>
      <w:r w:rsidRPr="00823A54">
        <w:rPr>
          <w:b/>
          <w:bCs/>
          <w:i w:val="0"/>
          <w:iCs/>
        </w:rPr>
        <w:t>Abstract—</w:t>
      </w:r>
      <w:r w:rsidRPr="00823A54">
        <w:t xml:space="preserve"> </w:t>
      </w:r>
      <w:r>
        <w:t>big data analytics, restaurants, food choice</w:t>
      </w:r>
      <w:r w:rsidR="00347668">
        <w:t>.</w:t>
      </w:r>
    </w:p>
    <w:p w14:paraId="2FA853DE" w14:textId="77777777" w:rsidR="009655CC" w:rsidRDefault="009655CC" w:rsidP="005D1E30">
      <w:pPr>
        <w:pStyle w:val="AbstractText"/>
        <w:ind w:right="855" w:firstLine="0"/>
      </w:pPr>
    </w:p>
    <w:p w14:paraId="1DF536F5" w14:textId="08D35D20" w:rsidR="009655CC" w:rsidRDefault="009655CC" w:rsidP="005D1E30">
      <w:pPr>
        <w:pStyle w:val="AbstractText"/>
        <w:ind w:right="855" w:firstLine="0"/>
        <w:sectPr w:rsidR="009655CC" w:rsidSect="00D80B85">
          <w:type w:val="continuous"/>
          <w:pgSz w:w="12240" w:h="15840"/>
          <w:pgMar w:top="1440" w:right="1440" w:bottom="1728" w:left="1440" w:header="720" w:footer="720" w:gutter="0"/>
          <w:cols w:space="461"/>
        </w:sectPr>
      </w:pPr>
    </w:p>
    <w:p w14:paraId="781E8E05" w14:textId="77777777" w:rsidR="005D1E30" w:rsidRDefault="005D1E30" w:rsidP="005D1E30">
      <w:pPr>
        <w:pStyle w:val="AbstractText"/>
        <w:ind w:firstLine="0"/>
      </w:pPr>
    </w:p>
    <w:p w14:paraId="65B0208E" w14:textId="6E0A1532" w:rsidR="00460B42" w:rsidRPr="00460B42" w:rsidRDefault="00E164E4" w:rsidP="002E1DFB">
      <w:pPr>
        <w:pStyle w:val="Heading1"/>
        <w:numPr>
          <w:ilvl w:val="0"/>
          <w:numId w:val="4"/>
        </w:numPr>
        <w:jc w:val="center"/>
      </w:pPr>
      <w:r>
        <w:t>Introduction</w:t>
      </w:r>
    </w:p>
    <w:p w14:paraId="5428BD65" w14:textId="6BDE8F4F" w:rsidR="00177922" w:rsidRDefault="00894E5F" w:rsidP="009655CC">
      <w:pPr>
        <w:tabs>
          <w:tab w:val="left" w:pos="284"/>
        </w:tabs>
      </w:pPr>
      <w:r>
        <w:tab/>
        <w:t>Opening a restaurant is a challenging process especially when the target has limited income such as student in this case.</w:t>
      </w:r>
      <w:r w:rsidR="0095003B" w:rsidRPr="0095003B">
        <w:t xml:space="preserve"> </w:t>
      </w:r>
      <w:r w:rsidR="0095003B">
        <w:t>Nowadays restaurant businesses are increasing in all around the world. It became a traveling destination where people travel the world sometimes just to try a specific type of food. A study in 2012 showed the convenient access to Halal food, from fine dining to street food, helps Malaysia to tap into the huge Muslims tourist market estimated at US$126.1 billion a year. Some studies stated that have found one in two millennials consider themselves foodies where also major countries and cities branding itself as a food destination. However, not all the restaurants are crowded with customers or have a good reputation. In fact, a lot of restaurants fails within a few months of opening. restaurants must to have a good pre-planning strategy and some financial analysis where it helps to improve the chances of success. This project aims to understand the requirements of establishing a new restaurant and the best way to start a new food business. knowing what the most ordered dishes to the students inside campus. Moreover, to analyses the collected data to get the</w:t>
      </w:r>
      <w:r w:rsidR="0095003B" w:rsidRPr="0095003B">
        <w:t xml:space="preserve"> main factors for a restaurant to success from the location and dishes point of view</w:t>
      </w:r>
      <w:r w:rsidR="00CE457F">
        <w:t xml:space="preserve"> </w:t>
      </w:r>
      <w:r w:rsidR="00CE457F">
        <w:fldChar w:fldCharType="begin" w:fldLock="1"/>
      </w:r>
      <w:r w:rsidR="00CE457F">
        <w:instrText>ADDIN CSL_CITATION {"citationItems":[{"id":"ITEM-1","itemData":{"id":"ITEM-1","issued":{"date-parts":[["0"]]},"title":"Global Report on Food Tourism","type":"report"},"uris":["http://www.mendeley.com/documents/?uuid=9dcb2479-3145-3ca8-9a4c-014315ed3c01"]}],"mendeley":{"formattedCitation":"[1]","plainTextFormattedCitation":"[1]"},"properties":{"noteIndex":0},"schema":"https://github.com/citation-style-language/schema/raw/master/csl-citation.json"}</w:instrText>
      </w:r>
      <w:r w:rsidR="00CE457F">
        <w:fldChar w:fldCharType="separate"/>
      </w:r>
      <w:r w:rsidR="00CE457F" w:rsidRPr="00CE457F">
        <w:rPr>
          <w:noProof/>
        </w:rPr>
        <w:t>[1]</w:t>
      </w:r>
      <w:r w:rsidR="00CE457F">
        <w:fldChar w:fldCharType="end"/>
      </w:r>
      <w:r w:rsidR="0095003B" w:rsidRPr="0095003B">
        <w:t>.</w:t>
      </w:r>
    </w:p>
    <w:p w14:paraId="542CC448" w14:textId="77777777" w:rsidR="009655CC" w:rsidRPr="005D1E30" w:rsidRDefault="009655CC" w:rsidP="009655CC">
      <w:pPr>
        <w:tabs>
          <w:tab w:val="left" w:pos="284"/>
        </w:tabs>
      </w:pPr>
    </w:p>
    <w:p w14:paraId="2BCB8EA5" w14:textId="3D81EF69" w:rsidR="009B6955" w:rsidRPr="009B6955" w:rsidRDefault="004F4523" w:rsidP="005D1E30">
      <w:pPr>
        <w:pStyle w:val="Heading1"/>
        <w:numPr>
          <w:ilvl w:val="0"/>
          <w:numId w:val="4"/>
        </w:numPr>
        <w:jc w:val="center"/>
      </w:pPr>
      <w:r w:rsidRPr="00420A40">
        <w:t xml:space="preserve">Literature Review  </w:t>
      </w:r>
    </w:p>
    <w:p w14:paraId="6AB59C55" w14:textId="2F8B4B2A" w:rsidR="005D1E30" w:rsidRDefault="00843712" w:rsidP="009655CC">
      <w:pPr>
        <w:ind w:firstLine="284"/>
      </w:pPr>
      <w:r>
        <w:t>Recently, the main target of marketing shifted from focusing on the brand to customer</w:t>
      </w:r>
      <w:r w:rsidR="00653029">
        <w:t xml:space="preserve">. In this most of </w:t>
      </w:r>
    </w:p>
    <w:p w14:paraId="6CC54C1F" w14:textId="77777777" w:rsidR="009655CC" w:rsidRDefault="009655CC" w:rsidP="005D1E30"/>
    <w:p w14:paraId="4E9DB6EE" w14:textId="77777777" w:rsidR="009655CC" w:rsidRDefault="009655CC" w:rsidP="005D1E30"/>
    <w:p w14:paraId="4561FC9D" w14:textId="26E30887" w:rsidR="009655CC" w:rsidRDefault="00653029" w:rsidP="00054113">
      <w:r>
        <w:t xml:space="preserve">enterprises put their effort to find the factors that satisfy their customers </w:t>
      </w:r>
      <w:r>
        <w:fldChar w:fldCharType="begin" w:fldLock="1"/>
      </w:r>
      <w:r w:rsidR="00CE457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2]","plainTextFormattedCitation":"[2]","previouslyFormattedCitation":"[1]"},"properties":{"noteIndex":0},"schema":"https://github.com/citation-style-language/schema/raw/master/csl-citation.json"}</w:instrText>
      </w:r>
      <w:r>
        <w:fldChar w:fldCharType="separate"/>
      </w:r>
      <w:r w:rsidR="00CE457F" w:rsidRPr="00CE457F">
        <w:rPr>
          <w:noProof/>
        </w:rPr>
        <w:t>[2]</w:t>
      </w:r>
      <w:r>
        <w:fldChar w:fldCharType="end"/>
      </w:r>
      <w:r>
        <w:t xml:space="preserve">. </w:t>
      </w:r>
      <w:r w:rsidR="00745C1F">
        <w:t xml:space="preserve">In business point of view customer </w:t>
      </w:r>
    </w:p>
    <w:p w14:paraId="3037A7F4" w14:textId="5B24E9E0" w:rsidR="005C6BA7" w:rsidRDefault="00745C1F" w:rsidP="002E1DFB">
      <w:r>
        <w:t xml:space="preserve">satisfaction is measured by how does a product meet customer expectations </w:t>
      </w:r>
      <w:r>
        <w:fldChar w:fldCharType="begin" w:fldLock="1"/>
      </w:r>
      <w:r w:rsidR="00CE457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3]","plainTextFormattedCitation":"[3]","previouslyFormattedCitation":"[2]"},"properties":{"noteIndex":0},"schema":"https://github.com/citation-style-language/schema/raw/master/csl-citation.json"}</w:instrText>
      </w:r>
      <w:r>
        <w:fldChar w:fldCharType="separate"/>
      </w:r>
      <w:r w:rsidR="00CE457F" w:rsidRPr="00CE457F">
        <w:rPr>
          <w:noProof/>
        </w:rPr>
        <w:t>[3]</w:t>
      </w:r>
      <w:r>
        <w:fldChar w:fldCharType="end"/>
      </w:r>
      <w:r>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5433367F" w14:textId="4B1F75A4" w:rsidR="00D80B85" w:rsidRDefault="005C6BA7" w:rsidP="002E1DFB">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CE457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4]","plainTextFormattedCitation":"[4]","previouslyFormattedCitation":"[3]"},"properties":{"noteIndex":0},"schema":"https://github.com/citation-style-language/schema/raw/master/csl-citation.json"}</w:instrText>
      </w:r>
      <w:r w:rsidR="00FE6770">
        <w:fldChar w:fldCharType="separate"/>
      </w:r>
      <w:r w:rsidR="00CE457F" w:rsidRPr="00CE457F">
        <w:rPr>
          <w:noProof/>
        </w:rPr>
        <w:t>[4]</w:t>
      </w:r>
      <w:r w:rsidR="00FE6770">
        <w:fldChar w:fldCharType="end"/>
      </w:r>
      <w:r w:rsidR="002E1DFB">
        <w:t>.</w:t>
      </w:r>
    </w:p>
    <w:p w14:paraId="36467CF8" w14:textId="77777777" w:rsidR="002E1DFB" w:rsidRDefault="002E1DFB" w:rsidP="002E1DFB">
      <w:pPr>
        <w:ind w:firstLine="284"/>
      </w:pPr>
    </w:p>
    <w:p w14:paraId="1F702424" w14:textId="4F0A2B7D" w:rsidR="00604BE1" w:rsidRDefault="00604BE1" w:rsidP="00604BE1">
      <w:pPr>
        <w:keepNext/>
        <w:ind w:firstLine="284"/>
      </w:pPr>
      <w:r>
        <w:rPr>
          <w:noProof/>
        </w:rPr>
        <w:drawing>
          <wp:inline distT="0" distB="0" distL="0" distR="0" wp14:anchorId="53F4F5FF" wp14:editId="07B74598">
            <wp:extent cx="2606901" cy="1904475"/>
            <wp:effectExtent l="0" t="0" r="0" b="635"/>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5434" cy="2042208"/>
                    </a:xfrm>
                    <a:prstGeom prst="rect">
                      <a:avLst/>
                    </a:prstGeom>
                  </pic:spPr>
                </pic:pic>
              </a:graphicData>
            </a:graphic>
          </wp:inline>
        </w:drawing>
      </w:r>
    </w:p>
    <w:p w14:paraId="4302256F" w14:textId="77777777" w:rsidR="005D1E30" w:rsidRDefault="005D1E30" w:rsidP="002E1DFB">
      <w:pPr>
        <w:pStyle w:val="Caption"/>
        <w:jc w:val="center"/>
      </w:pPr>
    </w:p>
    <w:p w14:paraId="1FFFFE9A" w14:textId="763B0DEA" w:rsidR="006E453C" w:rsidRDefault="00604BE1" w:rsidP="002E1DFB">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bookmarkStart w:id="0" w:name="_GoBack"/>
      <w:bookmarkEnd w:id="0"/>
    </w:p>
    <w:p w14:paraId="1E8A81F6" w14:textId="154397DD" w:rsidR="006E453C" w:rsidRPr="002E1C39" w:rsidRDefault="002E1C39" w:rsidP="009655CC">
      <w:pPr>
        <w:ind w:firstLine="360"/>
        <w:rPr>
          <w:lang w:val="en-MY"/>
        </w:rPr>
      </w:pPr>
      <w:r>
        <w:lastRenderedPageBreak/>
        <w:t>Another group were focusing on the student eating habits and the factors that affect it. The study was conducted on 291 university students (141 females, 150 males). The research concentrates on the emotional state 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CE457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5]","plainTextFormattedCitation":"[5]","previouslyFormattedCitation":"[4]"},"properties":{"noteIndex":0},"schema":"https://github.com/citation-style-language/schema/raw/master/csl-citation.json"}</w:instrText>
      </w:r>
      <w:r w:rsidR="00804365">
        <w:fldChar w:fldCharType="separate"/>
      </w:r>
      <w:r w:rsidR="00CE457F" w:rsidRPr="00CE457F">
        <w:rPr>
          <w:noProof/>
        </w:rPr>
        <w:t>[5]</w:t>
      </w:r>
      <w:r w:rsidR="00804365">
        <w:fldChar w:fldCharType="end"/>
      </w:r>
      <w:r w:rsidR="00804365">
        <w:t>.</w:t>
      </w:r>
    </w:p>
    <w:p w14:paraId="571B4492" w14:textId="77777777" w:rsidR="006E453C" w:rsidRPr="006E453C" w:rsidRDefault="006E453C" w:rsidP="006E453C">
      <w:pPr>
        <w:ind w:firstLine="284"/>
      </w:pPr>
    </w:p>
    <w:p w14:paraId="351FA9F7" w14:textId="0984AECC" w:rsidR="00173227" w:rsidRPr="00173227" w:rsidRDefault="00E164E4" w:rsidP="002E1DFB">
      <w:pPr>
        <w:pStyle w:val="Heading1"/>
        <w:numPr>
          <w:ilvl w:val="0"/>
          <w:numId w:val="4"/>
        </w:numPr>
        <w:jc w:val="center"/>
      </w:pPr>
      <w:r>
        <w:t>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p>
    <w:p w14:paraId="7C99C1BC" w14:textId="044C3DA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780833A1"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w:t>
      </w:r>
      <w:r w:rsidR="00FE56BB" w:rsidRPr="00FE56BB">
        <w:t xml:space="preserve">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CE457F">
        <w:instrText>ADDIN CSL_CITATION {"citationItems":[{"id":"ITEM-1","itemData":{"URL":"https://www.kaggle.com/borapajo/food-choices","id":"ITEM-1","issued":{"date-parts":[["0"]]},"title":"Food choices | Kaggle","type":"webpage"},"uris":["http://www.mendeley.com/documents/?uuid=fa0e5eb1-5446-3f58-b689-b554f19fbc7f"]}],"mendeley":{"formattedCitation":"[6]","plainTextFormattedCitation":"[6]","previouslyFormattedCitation":"[5]"},"properties":{"noteIndex":0},"schema":"https://github.com/citation-style-language/schema/raw/master/csl-citation.json"}</w:instrText>
      </w:r>
      <w:r w:rsidR="00DB7605">
        <w:fldChar w:fldCharType="separate"/>
      </w:r>
      <w:r w:rsidR="00CE457F" w:rsidRPr="00CE457F">
        <w:rPr>
          <w:noProof/>
        </w:rPr>
        <w:t>[6]</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004EA">
      <w:pPr>
        <w:pStyle w:val="Heading1"/>
        <w:numPr>
          <w:ilvl w:val="0"/>
          <w:numId w:val="0"/>
        </w:numPr>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7AAFBD4F"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CE457F">
        <w:instrText>ADDIN CSL_CITATION {"citationItems":[{"id":"ITEM-1","itemData":{"URL":"http://stanford.edu/~cpiech/cs221/handouts/kmeans.html","id":"ITEM-1","issued":{"date-parts":[["0"]]},"title":"K-Means","type":"webpage"},"uris":["http://www.mendeley.com/documents/?uuid=8cb55fd9-cb16-3350-87a6-6aa39952773e"]}],"mendeley":{"formattedCitation":"[7]","plainTextFormattedCitation":"[7]","previouslyFormattedCitation":"[6]"},"properties":{"noteIndex":0},"schema":"https://github.com/citation-style-language/schema/raw/master/csl-citation.json"}</w:instrText>
      </w:r>
      <w:r w:rsidR="002A4A98">
        <w:fldChar w:fldCharType="separate"/>
      </w:r>
      <w:r w:rsidR="00CE457F" w:rsidRPr="00CE457F">
        <w:rPr>
          <w:noProof/>
        </w:rPr>
        <w:t>[7]</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482C5B99"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CE457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8]","plainTextFormattedCitation":"[8]","previouslyFormattedCitation":"[7]"},"properties":{"noteIndex":0},"schema":"https://github.com/citation-style-language/schema/raw/master/csl-citation.json"}</w:instrText>
      </w:r>
      <w:r w:rsidR="003118AD">
        <w:fldChar w:fldCharType="separate"/>
      </w:r>
      <w:r w:rsidR="00CE457F" w:rsidRPr="00CE457F">
        <w:rPr>
          <w:noProof/>
        </w:rPr>
        <w:t>[8]</w:t>
      </w:r>
      <w:r w:rsidR="003118AD">
        <w:fldChar w:fldCharType="end"/>
      </w:r>
      <w:r>
        <w:t>:</w:t>
      </w:r>
    </w:p>
    <w:p w14:paraId="68C2CE1A" w14:textId="77777777" w:rsidR="004004EA" w:rsidRDefault="004004EA" w:rsidP="002175D9">
      <w:pPr>
        <w:ind w:firstLine="284"/>
      </w:pP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0D59C6CD">
            <wp:extent cx="2408971" cy="2304467"/>
            <wp:effectExtent l="0" t="0" r="4445"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441736" cy="2335810"/>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3643B4FE" w:rsidR="004415A3" w:rsidRPr="004415A3" w:rsidRDefault="004415A3" w:rsidP="004415A3">
      <w:r>
        <w:t xml:space="preserve">In this case the target is to have a big cluster of </w:t>
      </w:r>
      <w:r w:rsidR="009655CC">
        <w:t>students</w:t>
      </w:r>
      <w:r>
        <w:t xml:space="preserve"> so the selected value of k is 3, it might not be the optimal </w:t>
      </w:r>
      <w:r w:rsidR="009655CC">
        <w:t>value,</w:t>
      </w:r>
      <w:r>
        <w:t xml:space="preserv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1B481411" w14:textId="41B30BD9" w:rsidR="009655CC" w:rsidRDefault="00685DC2" w:rsidP="009655CC">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0CDA610C" w14:textId="77777777" w:rsidR="009655CC" w:rsidRPr="009655CC" w:rsidRDefault="009655CC" w:rsidP="009655CC"/>
    <w:p w14:paraId="2982F5FF" w14:textId="2F52EC82" w:rsidR="004F02B8" w:rsidRDefault="003118AD" w:rsidP="00B964FF">
      <w:pPr>
        <w:pStyle w:val="Heading1"/>
        <w:numPr>
          <w:ilvl w:val="0"/>
          <w:numId w:val="4"/>
        </w:numPr>
        <w:jc w:val="center"/>
      </w:pPr>
      <w:r w:rsidRPr="003118AD">
        <w:lastRenderedPageBreak/>
        <w:t>Conclusion</w:t>
      </w:r>
    </w:p>
    <w:p w14:paraId="2E454CBC" w14:textId="77777777" w:rsidR="00016156" w:rsidRPr="00016156" w:rsidRDefault="00016156" w:rsidP="00016156"/>
    <w:p w14:paraId="2023F90D" w14:textId="66063257" w:rsidR="00761F19" w:rsidRPr="00761F19" w:rsidRDefault="00DE4D06" w:rsidP="00DE4D06">
      <w:pPr>
        <w:ind w:firstLine="284"/>
      </w:pPr>
      <w:r>
        <w:t xml:space="preserve">After 10000 iterations with k=3, K-Means algorithm reveled that the students who are </w:t>
      </w:r>
      <w:r w:rsidR="001532FC">
        <w:t>clustered in</w:t>
      </w:r>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6696100F" w14:textId="0FDD0CE6" w:rsidR="00901242" w:rsidRPr="000F1DF1" w:rsidRDefault="00454741" w:rsidP="000F1DF1">
      <w:r>
        <w:t xml:space="preserve">  </w:t>
      </w: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10E16D74"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r w:rsidR="00B51C8A">
        <w:t>B</w:t>
      </w:r>
      <w:r>
        <w:t>inti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72A4A69" w14:textId="5DA1183D" w:rsidR="00CE457F" w:rsidRPr="00CE457F" w:rsidRDefault="004F5CBB" w:rsidP="00CE457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E457F" w:rsidRPr="00CE457F">
        <w:rPr>
          <w:noProof/>
        </w:rPr>
        <w:t>[1]</w:t>
      </w:r>
      <w:r w:rsidR="00CE457F" w:rsidRPr="00CE457F">
        <w:rPr>
          <w:noProof/>
        </w:rPr>
        <w:tab/>
        <w:t>“Global Report on Food Tourism.”</w:t>
      </w:r>
    </w:p>
    <w:p w14:paraId="1C75736A" w14:textId="77777777" w:rsidR="00CE457F" w:rsidRPr="00CE457F" w:rsidRDefault="00CE457F" w:rsidP="00CE457F">
      <w:pPr>
        <w:widowControl w:val="0"/>
        <w:autoSpaceDE w:val="0"/>
        <w:autoSpaceDN w:val="0"/>
        <w:adjustRightInd w:val="0"/>
        <w:ind w:left="640" w:hanging="640"/>
        <w:rPr>
          <w:noProof/>
        </w:rPr>
      </w:pPr>
      <w:r w:rsidRPr="00CE457F">
        <w:rPr>
          <w:noProof/>
        </w:rPr>
        <w:t>[2]</w:t>
      </w:r>
      <w:r w:rsidRPr="00CE457F">
        <w:rPr>
          <w:noProof/>
        </w:rPr>
        <w:tab/>
        <w:t xml:space="preserve">S. Saad Andaleeb and C. Conway, “Customer satisfaction in the restaurant industry: An examination of the transaction-specific model,” </w:t>
      </w:r>
      <w:r w:rsidRPr="00CE457F">
        <w:rPr>
          <w:i/>
          <w:iCs/>
          <w:noProof/>
        </w:rPr>
        <w:t>J. Serv. Mark.</w:t>
      </w:r>
      <w:r w:rsidRPr="00CE457F">
        <w:rPr>
          <w:noProof/>
        </w:rPr>
        <w:t>, 2006.</w:t>
      </w:r>
    </w:p>
    <w:p w14:paraId="60D9781B" w14:textId="77777777" w:rsidR="00CE457F" w:rsidRPr="00CE457F" w:rsidRDefault="00CE457F" w:rsidP="00CE457F">
      <w:pPr>
        <w:widowControl w:val="0"/>
        <w:autoSpaceDE w:val="0"/>
        <w:autoSpaceDN w:val="0"/>
        <w:adjustRightInd w:val="0"/>
        <w:ind w:left="640" w:hanging="640"/>
        <w:rPr>
          <w:noProof/>
        </w:rPr>
      </w:pPr>
      <w:r w:rsidRPr="00CE457F">
        <w:rPr>
          <w:noProof/>
        </w:rPr>
        <w:t>[3]</w:t>
      </w:r>
      <w:r w:rsidRPr="00CE457F">
        <w:rPr>
          <w:noProof/>
        </w:rPr>
        <w:tab/>
        <w:t xml:space="preserve">E. W. T. Ngai, L. Xiu, and D. C. K. Chau, “Application of data mining techniques in customer relationship management: A literature review and classification,” </w:t>
      </w:r>
      <w:r w:rsidRPr="00CE457F">
        <w:rPr>
          <w:i/>
          <w:iCs/>
          <w:noProof/>
        </w:rPr>
        <w:t>Expert Systems with Applications</w:t>
      </w:r>
      <w:r w:rsidRPr="00CE457F">
        <w:rPr>
          <w:noProof/>
        </w:rPr>
        <w:t>. 2009.</w:t>
      </w:r>
    </w:p>
    <w:p w14:paraId="11E19268" w14:textId="77777777" w:rsidR="00CE457F" w:rsidRPr="00CE457F" w:rsidRDefault="00CE457F" w:rsidP="00CE457F">
      <w:pPr>
        <w:widowControl w:val="0"/>
        <w:autoSpaceDE w:val="0"/>
        <w:autoSpaceDN w:val="0"/>
        <w:adjustRightInd w:val="0"/>
        <w:ind w:left="640" w:hanging="640"/>
        <w:rPr>
          <w:noProof/>
        </w:rPr>
      </w:pPr>
      <w:r w:rsidRPr="00CE457F">
        <w:rPr>
          <w:noProof/>
        </w:rPr>
        <w:t>[4]</w:t>
      </w:r>
      <w:r w:rsidRPr="00CE457F">
        <w:rPr>
          <w:noProof/>
        </w:rPr>
        <w:tab/>
        <w:t xml:space="preserve">B. A. Tama, “Data mining for predicting customer satisfaction in fast-food restaurant,” </w:t>
      </w:r>
      <w:r w:rsidRPr="00CE457F">
        <w:rPr>
          <w:i/>
          <w:iCs/>
          <w:noProof/>
        </w:rPr>
        <w:t>J. Theor. Appl. Inf. Technol.</w:t>
      </w:r>
      <w:r w:rsidRPr="00CE457F">
        <w:rPr>
          <w:noProof/>
        </w:rPr>
        <w:t>, 2015.</w:t>
      </w:r>
    </w:p>
    <w:p w14:paraId="15BA5728" w14:textId="77777777" w:rsidR="00CE457F" w:rsidRPr="00CE457F" w:rsidRDefault="00CE457F" w:rsidP="00CE457F">
      <w:pPr>
        <w:widowControl w:val="0"/>
        <w:autoSpaceDE w:val="0"/>
        <w:autoSpaceDN w:val="0"/>
        <w:adjustRightInd w:val="0"/>
        <w:ind w:left="640" w:hanging="640"/>
        <w:rPr>
          <w:noProof/>
        </w:rPr>
      </w:pPr>
      <w:r w:rsidRPr="00CE457F">
        <w:rPr>
          <w:noProof/>
        </w:rPr>
        <w:t>[5]</w:t>
      </w:r>
      <w:r w:rsidRPr="00CE457F">
        <w:rPr>
          <w:noProof/>
        </w:rPr>
        <w:tab/>
        <w:t xml:space="preserve">A. Çekiç, E. Özkamali, and A. Buğa, “The </w:t>
      </w:r>
      <w:r w:rsidRPr="00CE457F">
        <w:rPr>
          <w:noProof/>
        </w:rPr>
        <w:t xml:space="preserve">Analysis of Variables Predicting Eating Habits of University Students,” </w:t>
      </w:r>
      <w:r w:rsidRPr="00CE457F">
        <w:rPr>
          <w:i/>
          <w:iCs/>
          <w:noProof/>
        </w:rPr>
        <w:t>Procedia - Soc. Behav. Sci.</w:t>
      </w:r>
      <w:r w:rsidRPr="00CE457F">
        <w:rPr>
          <w:noProof/>
        </w:rPr>
        <w:t>, 2014.</w:t>
      </w:r>
    </w:p>
    <w:p w14:paraId="28AE55ED" w14:textId="77777777" w:rsidR="00CE457F" w:rsidRPr="00CE457F" w:rsidRDefault="00CE457F" w:rsidP="00CE457F">
      <w:pPr>
        <w:widowControl w:val="0"/>
        <w:autoSpaceDE w:val="0"/>
        <w:autoSpaceDN w:val="0"/>
        <w:adjustRightInd w:val="0"/>
        <w:ind w:left="640" w:hanging="640"/>
        <w:rPr>
          <w:noProof/>
        </w:rPr>
      </w:pPr>
      <w:r w:rsidRPr="00CE457F">
        <w:rPr>
          <w:noProof/>
        </w:rPr>
        <w:t>[6]</w:t>
      </w:r>
      <w:r w:rsidRPr="00CE457F">
        <w:rPr>
          <w:noProof/>
        </w:rPr>
        <w:tab/>
        <w:t>“Food choices | Kaggle.” [Online]. Available: https://www.kaggle.com/borapajo/food-choices.</w:t>
      </w:r>
    </w:p>
    <w:p w14:paraId="43232802" w14:textId="77777777" w:rsidR="00CE457F" w:rsidRPr="00CE457F" w:rsidRDefault="00CE457F" w:rsidP="00CE457F">
      <w:pPr>
        <w:widowControl w:val="0"/>
        <w:autoSpaceDE w:val="0"/>
        <w:autoSpaceDN w:val="0"/>
        <w:adjustRightInd w:val="0"/>
        <w:ind w:left="640" w:hanging="640"/>
        <w:rPr>
          <w:noProof/>
        </w:rPr>
      </w:pPr>
      <w:r w:rsidRPr="00CE457F">
        <w:rPr>
          <w:noProof/>
        </w:rPr>
        <w:t>[7]</w:t>
      </w:r>
      <w:r w:rsidRPr="00CE457F">
        <w:rPr>
          <w:noProof/>
        </w:rPr>
        <w:tab/>
        <w:t>“K-Means.” [Online]. Available: http://stanford.edu/~cpiech/cs221/handouts/kmeans.html.</w:t>
      </w:r>
    </w:p>
    <w:p w14:paraId="36C2B66F" w14:textId="77777777" w:rsidR="00CE457F" w:rsidRPr="00CE457F" w:rsidRDefault="00CE457F" w:rsidP="00CE457F">
      <w:pPr>
        <w:widowControl w:val="0"/>
        <w:autoSpaceDE w:val="0"/>
        <w:autoSpaceDN w:val="0"/>
        <w:adjustRightInd w:val="0"/>
        <w:ind w:left="640" w:hanging="640"/>
        <w:rPr>
          <w:noProof/>
        </w:rPr>
      </w:pPr>
      <w:r w:rsidRPr="00CE457F">
        <w:rPr>
          <w:noProof/>
        </w:rPr>
        <w:t>[8]</w:t>
      </w:r>
      <w:r w:rsidRPr="00CE457F">
        <w:rPr>
          <w:noProof/>
        </w:rPr>
        <w:tab/>
        <w:t>“K-means Clustering: Algorithm, Applications, Evaluation Methods, and Drawbacks.” [Online]. Available: https://towardsdatascience.com/k-means-clustering-algorithm-applications-evaluation-methods-and-drawbacks-aa03e644b48a.</w:t>
      </w:r>
    </w:p>
    <w:p w14:paraId="338B6080" w14:textId="3AFA9180" w:rsidR="006521C4" w:rsidRPr="006521C4" w:rsidRDefault="004F5CBB" w:rsidP="00CE457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9B3C3" w14:textId="77777777" w:rsidR="007D102C" w:rsidRDefault="007D102C" w:rsidP="009C1D3A">
      <w:r>
        <w:separator/>
      </w:r>
    </w:p>
  </w:endnote>
  <w:endnote w:type="continuationSeparator" w:id="0">
    <w:p w14:paraId="2DC15877" w14:textId="77777777" w:rsidR="007D102C" w:rsidRDefault="007D102C"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91A293C6-0184-7340-86F8-C4088A351CE2}"/>
    <w:embedBold r:id="rId2" w:fontKey="{7ED6BE17-EAEC-A24E-B4FA-0A224FD6C6DC}"/>
    <w:embedItalic r:id="rId3" w:fontKey="{B979098F-9402-AA41-BC46-F1E220C578FC}"/>
    <w:embedBoldItalic r:id="rId4" w:fontKey="{82C1DF5A-F760-2C43-BC60-70392F971351}"/>
  </w:font>
  <w:font w:name="Calibri">
    <w:panose1 w:val="020F0502020204030204"/>
    <w:charset w:val="00"/>
    <w:family w:val="swiss"/>
    <w:pitch w:val="variable"/>
    <w:sig w:usb0="A00002EF" w:usb1="4000207B" w:usb2="00000000" w:usb3="00000000" w:csb0="0000009F" w:csb1="00000000"/>
    <w:embedRegular r:id="rId5" w:fontKey="{4C10E921-FEEF-FA45-828A-26057B798440}"/>
    <w:embedBold r:id="rId6" w:fontKey="{84C7BFB2-6C00-1C4D-9F54-8F6BD36C5A41}"/>
    <w:embedBoldItalic r:id="rId7" w:fontKey="{4D7EAF80-A746-114A-B72F-ADA86EB5BBDD}"/>
  </w:font>
  <w:font w:name="Arial">
    <w:panose1 w:val="020B0604020202020204"/>
    <w:charset w:val="00"/>
    <w:family w:val="swiss"/>
    <w:pitch w:val="variable"/>
    <w:sig w:usb0="E0002AFF" w:usb1="C0007843" w:usb2="00000009" w:usb3="00000000" w:csb0="000001FF" w:csb1="00000000"/>
    <w:embedRegular r:id="rId8" w:fontKey="{AC46BF2E-C616-6244-B3D4-DAF705E42BF3}"/>
    <w:embedBold r:id="rId9" w:fontKey="{CBCF1709-C008-0D40-966D-3BD9512D2A7B}"/>
    <w:embedBoldItalic r:id="rId10" w:fontKey="{E6475282-2B61-A84E-B7E2-D9FAEE7A1D61}"/>
  </w:font>
  <w:font w:name="Calibri Light">
    <w:panose1 w:val="020F0302020204030204"/>
    <w:charset w:val="00"/>
    <w:family w:val="swiss"/>
    <w:pitch w:val="variable"/>
    <w:sig w:usb0="E0002AFF" w:usb1="C000247B" w:usb2="00000009" w:usb3="00000000" w:csb0="000001FF" w:csb1="00000000"/>
    <w:embedRegular r:id="rId11" w:fontKey="{C4A171BB-3E9F-8941-BD63-351F1F78DFF9}"/>
    <w:embedItalic r:id="rId12" w:fontKey="{BCF99247-4075-4747-90E2-AFCDE7C80B3A}"/>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0E3CD" w14:textId="77777777" w:rsidR="007D102C" w:rsidRDefault="007D102C" w:rsidP="009C1D3A">
      <w:r>
        <w:separator/>
      </w:r>
    </w:p>
  </w:footnote>
  <w:footnote w:type="continuationSeparator" w:id="0">
    <w:p w14:paraId="37A6750B" w14:textId="77777777" w:rsidR="007D102C" w:rsidRDefault="007D102C"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4113"/>
    <w:rsid w:val="00057F78"/>
    <w:rsid w:val="000626AA"/>
    <w:rsid w:val="00075AF1"/>
    <w:rsid w:val="00082EB8"/>
    <w:rsid w:val="00090DD3"/>
    <w:rsid w:val="000963B3"/>
    <w:rsid w:val="000A664B"/>
    <w:rsid w:val="000B0E49"/>
    <w:rsid w:val="000B3FD0"/>
    <w:rsid w:val="000C6B3E"/>
    <w:rsid w:val="000D195C"/>
    <w:rsid w:val="000E0019"/>
    <w:rsid w:val="000E4AE3"/>
    <w:rsid w:val="000F1DF1"/>
    <w:rsid w:val="000F69AF"/>
    <w:rsid w:val="00107714"/>
    <w:rsid w:val="001107A4"/>
    <w:rsid w:val="00114379"/>
    <w:rsid w:val="00137548"/>
    <w:rsid w:val="001532FC"/>
    <w:rsid w:val="00160756"/>
    <w:rsid w:val="00163189"/>
    <w:rsid w:val="00173227"/>
    <w:rsid w:val="00174D4F"/>
    <w:rsid w:val="00177922"/>
    <w:rsid w:val="00186B7E"/>
    <w:rsid w:val="00186C05"/>
    <w:rsid w:val="001A6E11"/>
    <w:rsid w:val="001C7A71"/>
    <w:rsid w:val="001D02BC"/>
    <w:rsid w:val="001E1D17"/>
    <w:rsid w:val="001F6BA0"/>
    <w:rsid w:val="00216402"/>
    <w:rsid w:val="002175D9"/>
    <w:rsid w:val="00220EC0"/>
    <w:rsid w:val="00223FDF"/>
    <w:rsid w:val="002274CB"/>
    <w:rsid w:val="00230F41"/>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2E1DFB"/>
    <w:rsid w:val="003002DD"/>
    <w:rsid w:val="00301ABB"/>
    <w:rsid w:val="00306A0C"/>
    <w:rsid w:val="003118AD"/>
    <w:rsid w:val="00312B7B"/>
    <w:rsid w:val="00322BC1"/>
    <w:rsid w:val="00323711"/>
    <w:rsid w:val="00340FE8"/>
    <w:rsid w:val="00347668"/>
    <w:rsid w:val="00363367"/>
    <w:rsid w:val="003707C6"/>
    <w:rsid w:val="00370915"/>
    <w:rsid w:val="00371E30"/>
    <w:rsid w:val="003728DD"/>
    <w:rsid w:val="0039034A"/>
    <w:rsid w:val="00396057"/>
    <w:rsid w:val="00397461"/>
    <w:rsid w:val="003A55F6"/>
    <w:rsid w:val="003C2FBF"/>
    <w:rsid w:val="003C78BE"/>
    <w:rsid w:val="003F0D71"/>
    <w:rsid w:val="004004EA"/>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D1E30"/>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029D"/>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102C"/>
    <w:rsid w:val="007D39A4"/>
    <w:rsid w:val="007E021C"/>
    <w:rsid w:val="007E0906"/>
    <w:rsid w:val="007E1D7A"/>
    <w:rsid w:val="007E3FCC"/>
    <w:rsid w:val="007E55A4"/>
    <w:rsid w:val="00801598"/>
    <w:rsid w:val="0080341A"/>
    <w:rsid w:val="00804365"/>
    <w:rsid w:val="008103FA"/>
    <w:rsid w:val="00823A54"/>
    <w:rsid w:val="00823E55"/>
    <w:rsid w:val="00831B53"/>
    <w:rsid w:val="00837204"/>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5003B"/>
    <w:rsid w:val="009624D2"/>
    <w:rsid w:val="0096522C"/>
    <w:rsid w:val="009655CC"/>
    <w:rsid w:val="00965B06"/>
    <w:rsid w:val="00977C7B"/>
    <w:rsid w:val="0098255D"/>
    <w:rsid w:val="00994487"/>
    <w:rsid w:val="009A3FEE"/>
    <w:rsid w:val="009A7B28"/>
    <w:rsid w:val="009B4F31"/>
    <w:rsid w:val="009B6955"/>
    <w:rsid w:val="009C1D3A"/>
    <w:rsid w:val="009C7010"/>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48E1"/>
    <w:rsid w:val="00B45626"/>
    <w:rsid w:val="00B45C9B"/>
    <w:rsid w:val="00B510F1"/>
    <w:rsid w:val="00B51C8A"/>
    <w:rsid w:val="00B57E80"/>
    <w:rsid w:val="00B6203A"/>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E457F"/>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57259204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96D1C-4513-EB4A-9A58-8B2A1D0CB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4</Pages>
  <Words>3384</Words>
  <Characters>1929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6</cp:revision>
  <cp:lastPrinted>2019-04-03T19:00:00Z</cp:lastPrinted>
  <dcterms:created xsi:type="dcterms:W3CDTF">2019-04-03T19:00:00Z</dcterms:created>
  <dcterms:modified xsi:type="dcterms:W3CDTF">2019-05-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